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78AB" w:rsidRDefault="00EE78AB" w:rsidP="00EE78AB">
      <w:pPr>
        <w:jc w:val="center"/>
        <w:rPr>
          <w:rFonts w:ascii="Times New Roman" w:hAnsi="Times New Roman" w:cs="Times New Roman"/>
          <w:b/>
          <w:kern w:val="0"/>
          <w:sz w:val="30"/>
          <w:szCs w:val="30"/>
        </w:rPr>
      </w:pPr>
      <w:r w:rsidRPr="000A56E6">
        <w:rPr>
          <w:rFonts w:ascii="Times New Roman" w:hAnsi="Times New Roman" w:cs="Times New Roman"/>
          <w:b/>
          <w:kern w:val="0"/>
          <w:sz w:val="30"/>
          <w:szCs w:val="30"/>
        </w:rPr>
        <w:t>Supplementary Material</w:t>
      </w:r>
    </w:p>
    <w:p w:rsidR="00EE78AB" w:rsidRPr="00EE78AB" w:rsidRDefault="000A51B5" w:rsidP="00770558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EE78AB">
        <w:rPr>
          <w:rFonts w:ascii="Times New Roman" w:hAnsi="Times New Roman" w:cs="Times New Roman"/>
          <w:b/>
          <w:sz w:val="32"/>
          <w:szCs w:val="32"/>
        </w:rPr>
        <w:t xml:space="preserve">Predicting functional long non-coding RNAs validated </w:t>
      </w:r>
    </w:p>
    <w:p w:rsidR="004C0049" w:rsidRDefault="000A51B5" w:rsidP="00770558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EE78AB">
        <w:rPr>
          <w:rFonts w:ascii="Times New Roman" w:hAnsi="Times New Roman" w:cs="Times New Roman"/>
          <w:b/>
          <w:sz w:val="32"/>
          <w:szCs w:val="32"/>
        </w:rPr>
        <w:t>by low throughput experiments</w:t>
      </w:r>
    </w:p>
    <w:p w:rsidR="00EE78AB" w:rsidRDefault="00EE78AB" w:rsidP="00EE78AB">
      <w:pPr>
        <w:pStyle w:val="Authornames"/>
      </w:pPr>
      <w:r w:rsidRPr="009208BE">
        <w:t xml:space="preserve">Bailing </w:t>
      </w:r>
      <w:proofErr w:type="spellStart"/>
      <w:proofErr w:type="gramStart"/>
      <w:r w:rsidRPr="009208BE">
        <w:t>Zhou</w:t>
      </w:r>
      <w:r w:rsidRPr="00394920">
        <w:rPr>
          <w:vertAlign w:val="superscript"/>
        </w:rPr>
        <w:t>a</w:t>
      </w:r>
      <w:r w:rsidRPr="009208BE">
        <w:rPr>
          <w:vertAlign w:val="superscript"/>
        </w:rPr>
        <w:t>,</w:t>
      </w:r>
      <w:r w:rsidRPr="00394920">
        <w:rPr>
          <w:vertAlign w:val="superscript"/>
        </w:rPr>
        <w:t>b</w:t>
      </w:r>
      <w:proofErr w:type="spellEnd"/>
      <w:proofErr w:type="gramEnd"/>
      <w:r w:rsidRPr="009208BE">
        <w:t xml:space="preserve">, </w:t>
      </w:r>
      <w:proofErr w:type="spellStart"/>
      <w:r w:rsidRPr="009208BE">
        <w:t>Yuedong</w:t>
      </w:r>
      <w:proofErr w:type="spellEnd"/>
      <w:r w:rsidRPr="009208BE">
        <w:t xml:space="preserve"> </w:t>
      </w:r>
      <w:proofErr w:type="spellStart"/>
      <w:r w:rsidRPr="009208BE">
        <w:t>Yang</w:t>
      </w:r>
      <w:r w:rsidRPr="00394920">
        <w:rPr>
          <w:vertAlign w:val="superscript"/>
        </w:rPr>
        <w:t>a</w:t>
      </w:r>
      <w:r w:rsidRPr="009208BE">
        <w:rPr>
          <w:vertAlign w:val="superscript"/>
        </w:rPr>
        <w:t>,</w:t>
      </w:r>
      <w:r>
        <w:rPr>
          <w:vertAlign w:val="superscript"/>
        </w:rPr>
        <w:t>c,d</w:t>
      </w:r>
      <w:proofErr w:type="spellEnd"/>
      <w:r w:rsidRPr="009208BE">
        <w:t xml:space="preserve">, Jian </w:t>
      </w:r>
      <w:proofErr w:type="spellStart"/>
      <w:r w:rsidRPr="009208BE">
        <w:t>Zhan</w:t>
      </w:r>
      <w:r>
        <w:rPr>
          <w:vertAlign w:val="superscript"/>
        </w:rPr>
        <w:t>d</w:t>
      </w:r>
      <w:proofErr w:type="spellEnd"/>
      <w:r w:rsidRPr="009208BE">
        <w:t xml:space="preserve">, </w:t>
      </w:r>
      <w:proofErr w:type="spellStart"/>
      <w:r w:rsidRPr="009208BE">
        <w:t>Xianghua</w:t>
      </w:r>
      <w:proofErr w:type="spellEnd"/>
      <w:r w:rsidRPr="009208BE">
        <w:t xml:space="preserve"> </w:t>
      </w:r>
      <w:proofErr w:type="spellStart"/>
      <w:r w:rsidRPr="009208BE">
        <w:t>Dou</w:t>
      </w:r>
      <w:r w:rsidRPr="00394920">
        <w:rPr>
          <w:vertAlign w:val="superscript"/>
        </w:rPr>
        <w:t>a</w:t>
      </w:r>
      <w:r w:rsidRPr="009208BE">
        <w:rPr>
          <w:vertAlign w:val="superscript"/>
        </w:rPr>
        <w:t>,</w:t>
      </w:r>
      <w:r w:rsidRPr="00394920">
        <w:rPr>
          <w:vertAlign w:val="superscript"/>
        </w:rPr>
        <w:t>b</w:t>
      </w:r>
      <w:proofErr w:type="spellEnd"/>
      <w:r w:rsidRPr="009208BE">
        <w:t xml:space="preserve">, </w:t>
      </w:r>
      <w:proofErr w:type="spellStart"/>
      <w:r w:rsidRPr="009208BE">
        <w:t>Jihua</w:t>
      </w:r>
      <w:proofErr w:type="spellEnd"/>
      <w:r w:rsidRPr="009208BE">
        <w:t xml:space="preserve"> </w:t>
      </w:r>
      <w:proofErr w:type="spellStart"/>
      <w:r w:rsidRPr="009208BE">
        <w:t>Wang</w:t>
      </w:r>
      <w:r w:rsidRPr="00394920">
        <w:rPr>
          <w:vertAlign w:val="superscript"/>
        </w:rPr>
        <w:t>a</w:t>
      </w:r>
      <w:r w:rsidRPr="009208BE">
        <w:rPr>
          <w:vertAlign w:val="superscript"/>
        </w:rPr>
        <w:t>,</w:t>
      </w:r>
      <w:r w:rsidRPr="00394920">
        <w:rPr>
          <w:vertAlign w:val="superscript"/>
        </w:rPr>
        <w:t>b</w:t>
      </w:r>
      <w:proofErr w:type="spellEnd"/>
      <w:r w:rsidRPr="009208BE">
        <w:t xml:space="preserve">*, and Yaoqi </w:t>
      </w:r>
      <w:proofErr w:type="spellStart"/>
      <w:r w:rsidRPr="009208BE">
        <w:t>Zhou</w:t>
      </w:r>
      <w:r w:rsidRPr="00394920">
        <w:rPr>
          <w:vertAlign w:val="superscript"/>
        </w:rPr>
        <w:t>a</w:t>
      </w:r>
      <w:r w:rsidRPr="009208BE">
        <w:rPr>
          <w:vertAlign w:val="superscript"/>
        </w:rPr>
        <w:t>,</w:t>
      </w:r>
      <w:r>
        <w:rPr>
          <w:vertAlign w:val="superscript"/>
        </w:rPr>
        <w:t>d</w:t>
      </w:r>
      <w:proofErr w:type="spellEnd"/>
      <w:r w:rsidRPr="009208BE">
        <w:t>*</w:t>
      </w:r>
    </w:p>
    <w:p w:rsidR="00EE78AB" w:rsidRPr="009208BE" w:rsidRDefault="00EE78AB" w:rsidP="00EE78AB">
      <w:pPr>
        <w:pStyle w:val="Correspondencedetails"/>
        <w:rPr>
          <w:i/>
        </w:rPr>
      </w:pPr>
      <w:proofErr w:type="spellStart"/>
      <w:r w:rsidRPr="00341C10">
        <w:rPr>
          <w:i/>
          <w:vertAlign w:val="superscript"/>
        </w:rPr>
        <w:t>a</w:t>
      </w:r>
      <w:r w:rsidRPr="009208BE">
        <w:rPr>
          <w:i/>
          <w:color w:val="000000" w:themeColor="text1"/>
        </w:rPr>
        <w:t>Shandong</w:t>
      </w:r>
      <w:proofErr w:type="spellEnd"/>
      <w:r w:rsidRPr="009208BE">
        <w:rPr>
          <w:i/>
          <w:color w:val="000000" w:themeColor="text1"/>
        </w:rPr>
        <w:t xml:space="preserve"> Provincial Key Laboratory of Biophysics, Institute of Biophysics, </w:t>
      </w:r>
      <w:proofErr w:type="spellStart"/>
      <w:r w:rsidRPr="009208BE">
        <w:rPr>
          <w:i/>
          <w:color w:val="000000" w:themeColor="text1"/>
        </w:rPr>
        <w:t>Dezhou</w:t>
      </w:r>
      <w:proofErr w:type="spellEnd"/>
      <w:r w:rsidRPr="009208BE">
        <w:rPr>
          <w:i/>
          <w:color w:val="000000" w:themeColor="text1"/>
        </w:rPr>
        <w:t xml:space="preserve"> University, </w:t>
      </w:r>
      <w:proofErr w:type="spellStart"/>
      <w:r w:rsidRPr="009208BE">
        <w:rPr>
          <w:i/>
          <w:color w:val="000000" w:themeColor="text1"/>
        </w:rPr>
        <w:t>Dezhou</w:t>
      </w:r>
      <w:proofErr w:type="spellEnd"/>
      <w:r w:rsidRPr="009208BE">
        <w:rPr>
          <w:i/>
          <w:color w:val="000000" w:themeColor="text1"/>
        </w:rPr>
        <w:t>, China</w:t>
      </w:r>
      <w:r w:rsidRPr="00341C10">
        <w:rPr>
          <w:i/>
          <w:color w:val="000000" w:themeColor="text1"/>
        </w:rPr>
        <w:t xml:space="preserve">; </w:t>
      </w:r>
      <w:proofErr w:type="spellStart"/>
      <w:r w:rsidRPr="00341C10">
        <w:rPr>
          <w:i/>
          <w:vertAlign w:val="superscript"/>
        </w:rPr>
        <w:t>b</w:t>
      </w:r>
      <w:r w:rsidRPr="009208BE">
        <w:rPr>
          <w:i/>
          <w:color w:val="000000" w:themeColor="text1"/>
        </w:rPr>
        <w:t>College</w:t>
      </w:r>
      <w:proofErr w:type="spellEnd"/>
      <w:r w:rsidRPr="009208BE">
        <w:rPr>
          <w:i/>
          <w:color w:val="000000" w:themeColor="text1"/>
        </w:rPr>
        <w:t xml:space="preserve"> of Physics and Electronic Information, </w:t>
      </w:r>
      <w:proofErr w:type="spellStart"/>
      <w:r w:rsidRPr="009208BE">
        <w:rPr>
          <w:i/>
          <w:color w:val="000000" w:themeColor="text1"/>
        </w:rPr>
        <w:t>Dezhou</w:t>
      </w:r>
      <w:proofErr w:type="spellEnd"/>
      <w:r w:rsidRPr="009208BE">
        <w:rPr>
          <w:i/>
          <w:color w:val="000000" w:themeColor="text1"/>
        </w:rPr>
        <w:t xml:space="preserve"> University, </w:t>
      </w:r>
      <w:proofErr w:type="spellStart"/>
      <w:r w:rsidRPr="009208BE">
        <w:rPr>
          <w:i/>
          <w:color w:val="000000" w:themeColor="text1"/>
        </w:rPr>
        <w:t>Dezhou</w:t>
      </w:r>
      <w:proofErr w:type="spellEnd"/>
      <w:r w:rsidRPr="009208BE">
        <w:rPr>
          <w:i/>
          <w:color w:val="000000" w:themeColor="text1"/>
        </w:rPr>
        <w:t>, China</w:t>
      </w:r>
      <w:r>
        <w:rPr>
          <w:i/>
          <w:color w:val="000000" w:themeColor="text1"/>
        </w:rPr>
        <w:t>;</w:t>
      </w:r>
      <w:r w:rsidRPr="009208BE">
        <w:rPr>
          <w:i/>
          <w:color w:val="000000" w:themeColor="text1"/>
        </w:rPr>
        <w:t xml:space="preserve"> </w:t>
      </w:r>
      <w:proofErr w:type="spellStart"/>
      <w:r>
        <w:rPr>
          <w:i/>
          <w:color w:val="000000" w:themeColor="text1"/>
          <w:vertAlign w:val="superscript"/>
        </w:rPr>
        <w:t>c</w:t>
      </w:r>
      <w:r w:rsidRPr="009208BE">
        <w:rPr>
          <w:i/>
          <w:color w:val="000000" w:themeColor="text1"/>
        </w:rPr>
        <w:t>School</w:t>
      </w:r>
      <w:proofErr w:type="spellEnd"/>
      <w:r w:rsidRPr="009208BE">
        <w:rPr>
          <w:i/>
          <w:color w:val="000000" w:themeColor="text1"/>
        </w:rPr>
        <w:t xml:space="preserve"> of Data and Computer Science, Sun </w:t>
      </w:r>
      <w:proofErr w:type="spellStart"/>
      <w:r w:rsidRPr="009208BE">
        <w:rPr>
          <w:i/>
          <w:color w:val="000000" w:themeColor="text1"/>
        </w:rPr>
        <w:t>Yat-sen</w:t>
      </w:r>
      <w:proofErr w:type="spellEnd"/>
      <w:r w:rsidRPr="009208BE">
        <w:rPr>
          <w:i/>
          <w:color w:val="000000" w:themeColor="text1"/>
        </w:rPr>
        <w:t xml:space="preserve"> University, Guangzhou, China</w:t>
      </w:r>
      <w:r>
        <w:rPr>
          <w:i/>
          <w:color w:val="000000" w:themeColor="text1"/>
        </w:rPr>
        <w:t xml:space="preserve">; </w:t>
      </w:r>
      <w:proofErr w:type="spellStart"/>
      <w:r w:rsidRPr="00341C10">
        <w:rPr>
          <w:i/>
          <w:color w:val="000000" w:themeColor="text1"/>
          <w:vertAlign w:val="superscript"/>
        </w:rPr>
        <w:t>d</w:t>
      </w:r>
      <w:r w:rsidRPr="009208BE">
        <w:rPr>
          <w:i/>
          <w:color w:val="000000" w:themeColor="text1"/>
        </w:rPr>
        <w:t>Institute</w:t>
      </w:r>
      <w:proofErr w:type="spellEnd"/>
      <w:r w:rsidRPr="009208BE">
        <w:rPr>
          <w:i/>
          <w:color w:val="000000" w:themeColor="text1"/>
        </w:rPr>
        <w:t xml:space="preserve"> for </w:t>
      </w:r>
      <w:proofErr w:type="spellStart"/>
      <w:r w:rsidRPr="009208BE">
        <w:rPr>
          <w:i/>
          <w:color w:val="000000" w:themeColor="text1"/>
        </w:rPr>
        <w:t>Glycomics</w:t>
      </w:r>
      <w:proofErr w:type="spellEnd"/>
      <w:r w:rsidRPr="009208BE">
        <w:rPr>
          <w:i/>
          <w:color w:val="000000" w:themeColor="text1"/>
        </w:rPr>
        <w:t xml:space="preserve"> and School of Information and Communication Technology, Griffith University, Gold Coast, QLD, Australia</w:t>
      </w:r>
    </w:p>
    <w:p w:rsidR="00EE78AB" w:rsidRDefault="00EE78AB" w:rsidP="00EE78AB">
      <w:pPr>
        <w:pStyle w:val="Correspondencedetails"/>
      </w:pPr>
      <w:r>
        <w:t>*corresponding author:</w:t>
      </w:r>
      <w:r w:rsidRPr="009208BE">
        <w:t xml:space="preserve"> </w:t>
      </w:r>
      <w:r w:rsidRPr="006746D2">
        <w:t>Yaoqi Zhou</w:t>
      </w:r>
      <w:r>
        <w:t xml:space="preserve">, e-mail: </w:t>
      </w:r>
      <w:hyperlink r:id="rId6" w:history="1">
        <w:r w:rsidRPr="00555146">
          <w:rPr>
            <w:rStyle w:val="Hyperlink"/>
          </w:rPr>
          <w:t>yaoqi.zhou@griffith.edu.au</w:t>
        </w:r>
      </w:hyperlink>
      <w:r>
        <w:t xml:space="preserve">, address: </w:t>
      </w:r>
      <w:r w:rsidRPr="006746D2">
        <w:t xml:space="preserve">Institute for </w:t>
      </w:r>
      <w:proofErr w:type="spellStart"/>
      <w:r w:rsidRPr="006746D2">
        <w:t>Glycomics</w:t>
      </w:r>
      <w:proofErr w:type="spellEnd"/>
      <w:r w:rsidRPr="006746D2">
        <w:t xml:space="preserve"> and School of Information and Communication Technology, Griffith University, Gold Coast, QLD</w:t>
      </w:r>
      <w:r>
        <w:t xml:space="preserve"> </w:t>
      </w:r>
      <w:r w:rsidRPr="006746D2">
        <w:t>4222, Australia</w:t>
      </w:r>
      <w:r>
        <w:t xml:space="preserve">; </w:t>
      </w:r>
      <w:proofErr w:type="spellStart"/>
      <w:r w:rsidRPr="009208BE">
        <w:t>Jihua</w:t>
      </w:r>
      <w:proofErr w:type="spellEnd"/>
      <w:r w:rsidRPr="009208BE">
        <w:t xml:space="preserve"> Wang</w:t>
      </w:r>
      <w:r>
        <w:t>,</w:t>
      </w:r>
      <w:r w:rsidRPr="006746D2">
        <w:t xml:space="preserve"> </w:t>
      </w:r>
      <w:r>
        <w:t xml:space="preserve">e-mail: </w:t>
      </w:r>
      <w:hyperlink r:id="rId7" w:history="1">
        <w:r w:rsidRPr="00555146">
          <w:rPr>
            <w:rStyle w:val="Hyperlink"/>
          </w:rPr>
          <w:t>jhw25336@126.com</w:t>
        </w:r>
      </w:hyperlink>
      <w:r>
        <w:t xml:space="preserve">, address: </w:t>
      </w:r>
      <w:r w:rsidRPr="006746D2">
        <w:t xml:space="preserve">Shandong Provincial Key Laboratory of Biophysics, Institute of Biophysics, </w:t>
      </w:r>
      <w:proofErr w:type="spellStart"/>
      <w:r w:rsidRPr="006746D2">
        <w:t>Dezhou</w:t>
      </w:r>
      <w:proofErr w:type="spellEnd"/>
      <w:r w:rsidRPr="006746D2">
        <w:t xml:space="preserve"> University, </w:t>
      </w:r>
      <w:proofErr w:type="spellStart"/>
      <w:r w:rsidRPr="006746D2">
        <w:t>Dezhou</w:t>
      </w:r>
      <w:proofErr w:type="spellEnd"/>
      <w:r>
        <w:t xml:space="preserve"> </w:t>
      </w:r>
      <w:r w:rsidRPr="006746D2">
        <w:t>253023, China</w:t>
      </w:r>
    </w:p>
    <w:p w:rsidR="00EE78AB" w:rsidRPr="00EE78AB" w:rsidRDefault="00EE78AB" w:rsidP="00EE78AB">
      <w:pPr>
        <w:jc w:val="center"/>
        <w:rPr>
          <w:rFonts w:ascii="Times New Roman" w:hAnsi="Times New Roman" w:cs="Times New Roman"/>
          <w:b/>
          <w:sz w:val="32"/>
          <w:szCs w:val="32"/>
        </w:rPr>
      </w:pPr>
      <w:bookmarkStart w:id="0" w:name="_GoBack"/>
      <w:bookmarkEnd w:id="0"/>
      <w:r>
        <w:br w:type="page"/>
      </w:r>
    </w:p>
    <w:p w:rsidR="00770558" w:rsidRDefault="00770558" w:rsidP="00770558">
      <w:pPr>
        <w:jc w:val="left"/>
        <w:rPr>
          <w:rFonts w:ascii="Times New Roman" w:hAnsi="Times New Roman" w:cs="Times New Roman"/>
          <w:b/>
          <w:kern w:val="0"/>
          <w:sz w:val="24"/>
          <w:szCs w:val="24"/>
        </w:rPr>
      </w:pPr>
    </w:p>
    <w:p w:rsidR="00770558" w:rsidRDefault="00770558" w:rsidP="00770558">
      <w:pPr>
        <w:jc w:val="left"/>
        <w:rPr>
          <w:rFonts w:ascii="Times New Roman" w:hAnsi="Times New Roman" w:cs="Times New Roman"/>
          <w:b/>
          <w:kern w:val="0"/>
          <w:sz w:val="24"/>
          <w:szCs w:val="24"/>
        </w:rPr>
      </w:pPr>
      <w:r w:rsidRPr="000A56E6">
        <w:rPr>
          <w:rFonts w:ascii="Times New Roman" w:hAnsi="Times New Roman" w:cs="Times New Roman"/>
          <w:b/>
          <w:kern w:val="0"/>
          <w:sz w:val="24"/>
          <w:szCs w:val="24"/>
        </w:rPr>
        <w:t xml:space="preserve">SUPPLEMENTAL </w:t>
      </w:r>
      <w:r>
        <w:rPr>
          <w:rFonts w:ascii="Times New Roman" w:hAnsi="Times New Roman" w:cs="Times New Roman" w:hint="eastAsia"/>
          <w:b/>
          <w:kern w:val="0"/>
          <w:sz w:val="24"/>
          <w:szCs w:val="24"/>
        </w:rPr>
        <w:t>TABLE</w:t>
      </w:r>
    </w:p>
    <w:p w:rsidR="00B66293" w:rsidRPr="000A51B5" w:rsidRDefault="00B66293" w:rsidP="000A51B5">
      <w:pPr>
        <w:widowControl/>
        <w:spacing w:before="240" w:line="360" w:lineRule="auto"/>
        <w:jc w:val="left"/>
        <w:rPr>
          <w:rFonts w:ascii="Times New Roman" w:hAnsi="Times New Roman" w:cs="Times New Roman"/>
          <w:kern w:val="0"/>
          <w:sz w:val="24"/>
          <w:szCs w:val="24"/>
          <w:lang w:val="en-GB" w:eastAsia="en-GB"/>
        </w:rPr>
      </w:pPr>
      <w:r w:rsidRPr="000A51B5">
        <w:rPr>
          <w:rFonts w:ascii="Times New Roman" w:hAnsi="Times New Roman" w:cs="Times New Roman"/>
          <w:kern w:val="0"/>
          <w:sz w:val="24"/>
          <w:szCs w:val="24"/>
          <w:lang w:val="en-GB" w:eastAsia="en-GB"/>
        </w:rPr>
        <w:t xml:space="preserve">Table S1. Newly validated human </w:t>
      </w:r>
      <w:proofErr w:type="spellStart"/>
      <w:r w:rsidRPr="000A51B5">
        <w:rPr>
          <w:rFonts w:ascii="Times New Roman" w:hAnsi="Times New Roman" w:cs="Times New Roman"/>
          <w:kern w:val="0"/>
          <w:sz w:val="24"/>
          <w:szCs w:val="24"/>
          <w:lang w:val="en-GB" w:eastAsia="en-GB"/>
        </w:rPr>
        <w:t>lncRNAs</w:t>
      </w:r>
      <w:proofErr w:type="spellEnd"/>
      <w:r w:rsidRPr="000A51B5">
        <w:rPr>
          <w:rFonts w:ascii="Times New Roman" w:hAnsi="Times New Roman" w:cs="Times New Roman"/>
          <w:kern w:val="0"/>
          <w:sz w:val="24"/>
          <w:szCs w:val="24"/>
          <w:lang w:val="en-GB" w:eastAsia="en-GB"/>
        </w:rPr>
        <w:t>.</w:t>
      </w:r>
    </w:p>
    <w:tbl>
      <w:tblPr>
        <w:tblStyle w:val="21"/>
        <w:tblW w:w="5000" w:type="pct"/>
        <w:jc w:val="center"/>
        <w:tblLook w:val="04A0" w:firstRow="1" w:lastRow="0" w:firstColumn="1" w:lastColumn="0" w:noHBand="0" w:noVBand="1"/>
      </w:tblPr>
      <w:tblGrid>
        <w:gridCol w:w="1307"/>
        <w:gridCol w:w="2424"/>
        <w:gridCol w:w="3201"/>
        <w:gridCol w:w="1374"/>
      </w:tblGrid>
      <w:tr w:rsidR="00B66293" w:rsidRPr="00B66293" w:rsidTr="00146A3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eastAsia="SimSun" w:hAnsi="Times New Roman" w:cs="Times New Roman"/>
                <w:b w:val="0"/>
                <w:bCs w:val="0"/>
                <w:sz w:val="20"/>
                <w:szCs w:val="20"/>
              </w:rPr>
              <w:t>Name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eastAsia="SimSun" w:hAnsi="Times New Roman" w:cs="Times New Roman"/>
                <w:b w:val="0"/>
                <w:bCs w:val="0"/>
                <w:sz w:val="20"/>
                <w:szCs w:val="20"/>
              </w:rPr>
              <w:t>Function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eastAsia="SimSun" w:hAnsi="Times New Roman" w:cs="Times New Roman"/>
                <w:b w:val="0"/>
                <w:bCs w:val="0"/>
                <w:sz w:val="20"/>
                <w:szCs w:val="20"/>
              </w:rPr>
              <w:t>Method</w:t>
            </w:r>
          </w:p>
        </w:tc>
        <w:tc>
          <w:tcPr>
            <w:tcW w:w="827" w:type="pct"/>
            <w:shd w:val="clear" w:color="auto" w:fill="auto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eastAsia="SimSun" w:hAnsi="Times New Roman" w:cs="Times New Roman"/>
                <w:b w:val="0"/>
                <w:bCs w:val="0"/>
                <w:color w:val="000000" w:themeColor="text1"/>
                <w:sz w:val="20"/>
                <w:szCs w:val="20"/>
              </w:rPr>
              <w:t>Ref.</w:t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ZNF582-AS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Suppress colony formation by CRC cells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ectopic expressio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dW1lZ2F3YTwvQXV0aG9yPjxZZWFyPjIwMTY8L1llYXI+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dW1lZ2F3YTwvQXV0aG9yPjxZZWFyPjIwMTY8L1llYXI+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SOCS2-AS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Modulating the epigenetic control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 xml:space="preserve">-PCR, knockdown, Western Blot, </w:t>
            </w: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ChIP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 xml:space="preserve"> Assay, RIP Assay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aXNhd2E8L0F1dGhvcj48WWVhcj4yMDE2PC9ZZWFyPjxS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aXNhd2E8L0F1dGhvcj48WWVhcj4yMDE2PC9ZZWFyPjxS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SNHG20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Promote cell proliferation, etc.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western blot, knockdow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TY8L1llYXI+PFJlY051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TY8L1llYXI+PFJlY051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3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SNHG18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 xml:space="preserve">Inhibit </w:t>
            </w: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semaphorin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 xml:space="preserve"> 5A expression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knockdown, in situ hybridization, immunohistochemistry, Western blot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VuZzwvQXV0aG9yPjxZZWFyPjIwMTY8L1llYXI+PFJl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VuZzwvQXV0aG9yPjxZZWFyPjIwMTY8L1llYXI+PFJl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4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LNCPRESS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Interacts with SIRT6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 xml:space="preserve">-PCR, </w:t>
            </w: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ChIP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qPCR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luPC9BdXRob3I+PFllYXI+MjAxNjwvWWVhcj48UmVj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luPC9BdXRob3I+PFllYXI+MjAxNjwvWWVhcj48UmVj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5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MHENCR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Bound to miR-425 and miR-489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knockdown, Western blot, RNA Immunoprecipitatio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2017&lt;/Year&gt;&lt;RecNum&gt;336&lt;/RecNum&gt;&lt;DisplayText&gt;[6]&lt;/DisplayText&gt;&lt;record&gt;&lt;rec-number&gt;336&lt;/rec-number&gt;&lt;foreign-keys&gt;&lt;key app="EN" db-id="0x55wrxpa5aexeezpf8xvvft9zzxewxrz9ar" timestamp="1526030469"&gt;336&lt;/key&gt;&lt;/foreign-keys&gt;&lt;ref-type name="Journal Article"&gt;17&lt;/ref-type&gt;&lt;contributors&gt;&lt;authors&gt;&lt;author&gt;Chen, X.&lt;/author&gt;&lt;author&gt;Dong, H.&lt;/author&gt;&lt;author&gt;Liu, S.&lt;/author&gt;&lt;author&gt;Yu, L.&lt;/author&gt;&lt;author&gt;Yan, D.&lt;/author&gt;&lt;author&gt;Yao, X.&lt;/author&gt;&lt;author&gt;Sun, W.&lt;/author&gt;&lt;author&gt;Han, D.&lt;/author&gt;&lt;author&gt;Gao, G.&lt;/author&gt;&lt;/authors&gt;&lt;/contributors&gt;&lt;auth-address&gt;Department of Burn and Plastic Surgery, The 253rd Hospital of PLA Hohhot, Inner Mongolia, China.&amp;#xD;Department of General Surgery, The 253rd Hospital of PLA Hohhot, Inner Mongolia, China.&amp;#xD;Intensive Care Unit, The 253rd Hospital of PLA Hohhot, Inner Mongolia, China.&lt;/auth-address&gt;&lt;titles&gt;&lt;title&gt;Long noncoding RNA MHENCR promotes melanoma progression via regulating miR-425/489-mediated PI3K-Akt pathway&lt;/title&gt;&lt;secondary-title&gt;Am J Transl Res&lt;/secondary-title&gt;&lt;alt-title&gt;American journal of translational research&lt;/alt-title&gt;&lt;/titles&gt;&lt;periodical&gt;&lt;full-title&gt;Am J Transl Res&lt;/full-title&gt;&lt;abbr-1&gt;American journal of translational research&lt;/abbr-1&gt;&lt;/periodical&gt;&lt;alt-periodical&gt;&lt;full-title&gt;Am J Transl Res&lt;/full-title&gt;&lt;abbr-1&gt;American journal of translational research&lt;/abbr-1&gt;&lt;/alt-periodical&gt;&lt;pages&gt;90-102&lt;/pages&gt;&lt;volume&gt;9&lt;/volume&gt;&lt;number&gt;1&lt;/number&gt;&lt;edition&gt;2017/01/27&lt;/edition&gt;&lt;keywords&gt;&lt;keyword&gt;Melanoma&lt;/keyword&gt;&lt;keyword&gt;PI3K-Akt pathway&lt;/keyword&gt;&lt;keyword&gt;competing endogenous RNA&lt;/keyword&gt;&lt;keyword&gt;long noncoding RNA&lt;/keyword&gt;&lt;keyword&gt;miR-425&lt;/keyword&gt;&lt;keyword&gt;miR-489&lt;/keyword&gt;&lt;/keywords&gt;&lt;dates&gt;&lt;year&gt;2017&lt;/year&gt;&lt;/dates&gt;&lt;isbn&gt;1943-8141 (Print)&lt;/isbn&gt;&lt;accession-num&gt;28123636&lt;/accession-num&gt;&lt;urls&gt;&lt;/urls&gt;&lt;custom2&gt;PMC5250706&lt;/custom2&gt;&lt;remote-database-provider&gt;NLM&lt;/remote-database-provider&gt;&lt;language&gt;eng&lt;/language&gt;&lt;/record&gt;&lt;/Cite&gt;&lt;/EndNote&gt;</w:instrTex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6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SATB2-AS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Expression regulation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knockdow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XU8L0F1dGhvcj48WWVhcj4yMDE3PC9ZZWFyPjxSZWNO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XU8L0F1dGhvcj48WWVhcj4yMDE3PC9ZZWFyPjxSZWNO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7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PTOV1-AS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Expression regulation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knockdown, western blotting and Ago2 immunoprecipitatio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luPC9BdXRob3I+PFllYXI+MjAxNzwvWWVhcj48UmVj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luPC9BdXRob3I+PFllYXI+MjAxNzwvWWVhcj48UmVj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8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LINC0044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Epigenetic interaction with RB1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gain- and loss-of-function investigation, RNA pull-down assay, Luciferase reporter gene assay, Chromatin immunoprecipitatio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5nPC9BdXRob3I+PFllYXI+MjAxNzwvWWVhcj48UmVj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5nPC9BdXRob3I+PFllYXI+MjAxNzwvWWVhcj48UmVj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9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LINC01013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Induce snail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knockdown, overexpressio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HVuZzwvQXV0aG9yPjxZZWFyPjIwMTc8L1llYXI+PFJl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HVuZzwvQXV0aG9yPjxZZWFyPjIwMTc8L1llYXI+PFJl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10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HCG1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Interaction with IGF2BP1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knockdown, Western blot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dTwvQXV0aG9yPjxZZWFyPjIwMTc8L1llYXI+PFJlY051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dTwvQXV0aG9yPjxZZWFyPjIwMTc8L1llYXI+PFJlY051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11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TPM1-AS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Regulates the alternative splicing of TPM1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 xml:space="preserve">In situ hybridization and RNA immunoprecipitation assays, knockdown, overexpression, </w:t>
            </w: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western blot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WFuZzwvQXV0aG9yPjxZZWFyPjIwMTc8L1llYXI+PFJl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WFuZzwvQXV0aG9yPjxZZWFyPjIwMTc8L1llYXI+PFJl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12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LINC00319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Binding with miR-32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 xml:space="preserve">knockdown, Luciferase </w:t>
            </w: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acitivity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 xml:space="preserve"> and RNA pull-down assays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ou&lt;/Author&gt;&lt;Year&gt;2017&lt;/Year&gt;&lt;RecNum&gt;331&lt;/RecNum&gt;&lt;DisplayText&gt;[13]&lt;/DisplayText&gt;&lt;record&gt;&lt;rec-number&gt;331&lt;/rec-number&gt;&lt;foreign-keys&gt;&lt;key app="EN" db-id="0x55wrxpa5aexeezpf8xvvft9zzxewxrz9ar" timestamp="1526030469"&gt;331&lt;/key&gt;&lt;/foreign-keys&gt;&lt;ref-type name="Journal Article"&gt;17&lt;/ref-type&gt;&lt;contributors&gt;&lt;authors&gt;&lt;author&gt;Zhou, B.&lt;/author&gt;&lt;author&gt;Yuan, W.&lt;/author&gt;&lt;author&gt;Li, X.&lt;/author&gt;&lt;/authors&gt;&lt;/contributors&gt;&lt;auth-address&gt;College of Veterinary Medicine, Northwest A&amp;amp;F University, Yangling, Shaanxi 712100, China.&lt;/auth-address&gt;&lt;titles&gt;&lt;title&gt;Long intergenic noncoding RNA 319 (linc00319) promotes cell proliferation and invasion in lung cancer cells by directly downregulating the tumor suppressor MiR-32&lt;/title&gt;&lt;secondary-title&gt;Oncol Res&lt;/secondary-title&gt;&lt;alt-title&gt;Oncology research&lt;/alt-title&gt;&lt;/titles&gt;&lt;periodical&gt;&lt;full-title&gt;Oncology Research&lt;/full-title&gt;&lt;abbr-1&gt;Oncol. Res.&lt;/abbr-1&gt;&lt;abbr-2&gt;Oncol Res&lt;/abbr-2&gt;&lt;/periodical&gt;&lt;alt-periodical&gt;&lt;full-title&gt;Oncology Research&lt;/full-title&gt;&lt;abbr-1&gt;Oncol. Res.&lt;/abbr-1&gt;&lt;abbr-2&gt;Oncol Res&lt;/abbr-2&gt;&lt;/alt-periodical&gt;&lt;edition&gt;2017/08/13&lt;/edition&gt;&lt;dates&gt;&lt;year&gt;2017&lt;/year&gt;&lt;pub-dates&gt;&lt;date&gt;Aug 11&lt;/date&gt;&lt;/pub-dates&gt;&lt;/dates&gt;&lt;isbn&gt;0965-0407&lt;/isbn&gt;&lt;accession-num&gt;28800794&lt;/accession-num&gt;&lt;urls&gt;&lt;/urls&gt;&lt;electronic-resource-num&gt;10.3727/096504017x15016337254650&lt;/electronic-resource-num&gt;&lt;remote-database-provider&gt;NLM&lt;/remote-database-provider&gt;&lt;language&gt;eng&lt;/language&gt;&lt;/record&gt;&lt;/Cite&gt;&lt;/EndNote&gt;</w:instrTex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13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SOX21-AS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Expression inhibition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western-blot and immunohistochemistry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dTwvQXV0aG9yPjxZZWFyPjIwMTc8L1llYXI+PFJlY051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dTwvQXV0aG9yPjxZZWFyPjIwMTc8L1llYXI+PFJlY051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14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ZNF503-AS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Downregulation of ZNF503 expression.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Fluorescent in situ hybridization, Immunoblotting,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NzwvWWVhcj48UmVj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NzwvWWVhcj48UmVj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15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LINC00968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Oncogene in non-small cell lung cancer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Western Blot, knockdown, overexpressio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18&lt;/Year&gt;&lt;RecNum&gt;319&lt;/RecNum&gt;&lt;DisplayText&gt;[16]&lt;/DisplayText&gt;&lt;record&gt;&lt;rec-number&gt;319&lt;/rec-number&gt;&lt;foreign-keys&gt;&lt;key app="EN" db-id="0x55wrxpa5aexeezpf8xvvft9zzxewxrz9ar" timestamp="1526030469"&gt;319&lt;/key&gt;&lt;/foreign-keys&gt;&lt;ref-type name="Journal Article"&gt;17&lt;/ref-type&gt;&lt;contributors&gt;&lt;authors&gt;&lt;author&gt;Wang, Y.&lt;/author&gt;&lt;author&gt;Zhou, J.&lt;/author&gt;&lt;author&gt;Xu, Y. J.&lt;/author&gt;&lt;author&gt;Hu, H. B.&lt;/author&gt;&lt;/authors&gt;&lt;/contributors&gt;&lt;auth-address&gt;Respiratory Medicine Department, The First People&amp;apos;s Hospital of Tianmen, Tianmen, Hubei, China.&amp;#xD;Department of Oncology, Shanghai East Hospital, Tongji University School of Medicine, Shanghai, China.&amp;#xD;Department of Respiratory, Hospital of Huaiyin District, Huai&amp;apos;an, China.&amp;#xD;Department of Thoracic Surgery, Huai&amp;apos;an Second People&amp;apos;s Hospital, The Affiliated Huai&amp;apos;an Hospital of Xuzhou Medical University, Huai&amp;apos;an, China.&lt;/auth-address&gt;&lt;titles&gt;&lt;title&gt;Long non-coding RNA LINC00968 acts as oncogene in NSCLC by activating the Wnt signaling pathway&lt;/title&gt;&lt;secondary-title&gt;J Cell Physiol&lt;/secondary-title&gt;&lt;alt-title&gt;Journal of cellular physiology&lt;/alt-title&gt;&lt;/titles&gt;&lt;periodical&gt;&lt;full-title&gt;Journal of Cellular Physiology&lt;/full-title&gt;&lt;abbr-1&gt;J. Cell. Physiol.&lt;/abbr-1&gt;&lt;abbr-2&gt;J Cell Physiol&lt;/abbr-2&gt;&lt;/periodical&gt;&lt;alt-periodical&gt;&lt;full-title&gt;Journal of Cellular Physiology&lt;/full-title&gt;&lt;abbr-1&gt;J. Cell. Physiol.&lt;/abbr-1&gt;&lt;abbr-2&gt;J Cell Physiol&lt;/abbr-2&gt;&lt;/alt-periodical&gt;&lt;pages&gt;3397-3406&lt;/pages&gt;&lt;volume&gt;233&lt;/volume&gt;&lt;number&gt;4&lt;/number&gt;&lt;edition&gt;2017/09/20&lt;/edition&gt;&lt;keywords&gt;&lt;keyword&gt;Linc00968&lt;/keyword&gt;&lt;keyword&gt;Nsclc&lt;/keyword&gt;&lt;keyword&gt;Wnt/beta-catenin&lt;/keyword&gt;&lt;keyword&gt;apoptosis&lt;/keyword&gt;&lt;/keywords&gt;&lt;dates&gt;&lt;year&gt;2018&lt;/year&gt;&lt;pub-dates&gt;&lt;date&gt;Apr&lt;/date&gt;&lt;/pub-dates&gt;&lt;/dates&gt;&lt;isbn&gt;0021-9541&lt;/isbn&gt;&lt;accession-num&gt;28926089&lt;/accession-num&gt;&lt;urls&gt;&lt;/urls&gt;&lt;electronic-resource-num&gt;10.1002/jcp.26186&lt;/electronic-resource-num&gt;&lt;remote-database-provider&gt;NLM&lt;/remote-database-provider&gt;&lt;language&gt;eng&lt;/language&gt;&lt;/record&gt;&lt;/Cite&gt;&lt;/EndNote&gt;</w:instrTex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16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SNHG17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 xml:space="preserve">Binding to enhancer of </w:t>
            </w: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zeste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 xml:space="preserve"> homolog 2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knockdown, RNA immunoprecipitation (RIP) assay, Chromatin immunoprecipitation (</w:t>
            </w: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ChIP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) assay, Western blot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&lt;/Author&gt;&lt;Year&gt;2017&lt;/Year&gt;&lt;RecNum&gt;326&lt;/RecNum&gt;&lt;DisplayText&gt;[17]&lt;/DisplayText&gt;&lt;record&gt;&lt;rec-number&gt;326&lt;/rec-number&gt;&lt;foreign-keys&gt;&lt;key app="EN" db-id="0x55wrxpa5aexeezpf8xvvft9zzxewxrz9ar" timestamp="1526030469"&gt;326&lt;/key&gt;&lt;/foreign-keys&gt;&lt;ref-type name="Journal Article"&gt;17&lt;/ref-type&gt;&lt;contributors&gt;&lt;authors&gt;&lt;author&gt;Ma, Z.&lt;/author&gt;&lt;author&gt;Gu, S.&lt;/author&gt;&lt;author&gt;Song, M.&lt;/author&gt;&lt;author&gt;Yan, C.&lt;/author&gt;&lt;author&gt;Hui, B.&lt;/author&gt;&lt;author&gt;Ji, H.&lt;/author&gt;&lt;author&gt;Wang, J.&lt;/author&gt;&lt;author&gt;Zhang, J.&lt;/author&gt;&lt;author&gt;Wang, K.&lt;/author&gt;&lt;author&gt;Zhao, Q.&lt;/author&gt;&lt;/authors&gt;&lt;/contributors&gt;&lt;auth-address&gt;The Second Clinical Medical College of Nanjing Medical University, Nanjing, 210000, Jiangsu, People&amp;apos;s Republic of China.&lt;/auth-address&gt;&lt;titles&gt;&lt;title&gt;Long non-coding RNA SNHG17 is an unfavourable prognostic factor and promotes cell proliferation by epigenetically silencing P57 in colorectal cancer&lt;/title&gt;&lt;secondary-title&gt;Mol Biosyst&lt;/secondary-title&gt;&lt;alt-title&gt;Molecular bioSystems&lt;/alt-title&gt;&lt;/titles&gt;&lt;periodical&gt;&lt;full-title&gt;Mol Biosyst&lt;/full-title&gt;&lt;abbr-1&gt;Molecular bioSystems&lt;/abbr-1&gt;&lt;/periodical&gt;&lt;alt-periodical&gt;&lt;full-title&gt;Mol Biosyst&lt;/full-title&gt;&lt;abbr-1&gt;Molecular bioSystems&lt;/abbr-1&gt;&lt;/alt-periodical&gt;&lt;pages&gt;2350-2361&lt;/pages&gt;&lt;volume&gt;13&lt;/volume&gt;&lt;number&gt;11&lt;/number&gt;&lt;edition&gt;2017/09/22&lt;/edition&gt;&lt;dates&gt;&lt;year&gt;2017&lt;/year&gt;&lt;pub-dates&gt;&lt;date&gt;Oct 24&lt;/date&gt;&lt;/pub-dates&gt;&lt;/dates&gt;&lt;isbn&gt;1742-2051&lt;/isbn&gt;&lt;accession-num&gt;28933484&lt;/accession-num&gt;&lt;urls&gt;&lt;/urls&gt;&lt;electronic-resource-num&gt;10.1039/c7mb00280g&lt;/electronic-resource-num&gt;&lt;remote-database-provider&gt;NLM&lt;/remote-database-provider&gt;&lt;language&gt;eng&lt;/language&gt;&lt;/record&gt;&lt;/Cite&gt;&lt;/EndNote&gt;</w:instrTex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17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FIRRE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Interacts with heterogeneous nuclear ribonucleoproteins U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knockdown, Western blot, Northern blot, RNA immunoprecipitation, luciferase assay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dTwvQXV0aG9yPjxZZWFyPjIwMTc8L1llYXI+PFJlY051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dTwvQXV0aG9yPjxZZWFyPjIwMTc8L1llYXI+PFJlY051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18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GHRLOS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Cancer biomarker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u&lt;/Author&gt;&lt;Year&gt;2017&lt;/Year&gt;&lt;RecNum&gt;327&lt;/RecNum&gt;&lt;DisplayText&gt;[19]&lt;/DisplayText&gt;&lt;record&gt;&lt;rec-number&gt;327&lt;/rec-number&gt;&lt;foreign-keys&gt;&lt;key app="EN" db-id="0x55wrxpa5aexeezpf8xvvft9zzxewxrz9ar" timestamp="1526030469"&gt;327&lt;/key&gt;&lt;/foreign-keys&gt;&lt;ref-type name="Journal Article"&gt;17&lt;/ref-type&gt;&lt;contributors&gt;&lt;authors&gt;&lt;author&gt;Wu, S.&lt;/author&gt;&lt;author&gt;Liu, J.&lt;/author&gt;&lt;author&gt;Wang, X.&lt;/author&gt;&lt;author&gt;Li, M.&lt;/author&gt;&lt;author&gt;Chen, Z.&lt;/author&gt;&lt;author&gt;Tang, Y.&lt;/author&gt;&lt;/authors&gt;&lt;/contributors&gt;&lt;auth-address&gt;Department of General Surgery, Huashan Hospital, Fudan University, 12 Middle Wulumuqi Road, Shanghai 200040, China.&lt;/auth-address&gt;&lt;titles&gt;&lt;title&gt;Aberrant expression of the long non-coding RNA GHRLOS and its prognostic significance in patients with colorectal cancer&lt;/title&gt;&lt;secondary-title&gt;J Cancer&lt;/secondary-title&gt;&lt;alt-title&gt;Journal of Cancer&lt;/alt-title&gt;&lt;/titles&gt;&lt;periodical&gt;&lt;full-title&gt;Journal of Cancer&lt;/full-title&gt;&lt;abbr-1&gt;J. Cancer&lt;/abbr-1&gt;&lt;abbr-2&gt;J Cancer&lt;/abbr-2&gt;&lt;/periodical&gt;&lt;alt-periodical&gt;&lt;full-title&gt;Journal of Cancer&lt;/full-title&gt;&lt;abbr-1&gt;J. Cancer&lt;/abbr-1&gt;&lt;abbr-2&gt;J Cancer&lt;/abbr-2&gt;&lt;/alt-periodical&gt;&lt;pages&gt;4040-4047&lt;/pages&gt;&lt;volume&gt;8&lt;/volume&gt;&lt;number&gt;19&lt;/number&gt;&lt;edition&gt;2017/12/01&lt;/edition&gt;&lt;keywords&gt;&lt;keyword&gt;Ghrlos&lt;/keyword&gt;&lt;keyword&gt;clinical relevance&lt;/keyword&gt;&lt;keyword&gt;colorectal cancer&lt;/keyword&gt;&lt;keyword&gt;long non-coding RNA&lt;/keyword&gt;&lt;keyword&gt;prognosis&lt;/keyword&gt;&lt;/keywords&gt;&lt;dates&gt;&lt;year&gt;2017&lt;/year&gt;&lt;/dates&gt;&lt;isbn&gt;1837-9664 (Print)&amp;#xD;1837-9664&lt;/isbn&gt;&lt;accession-num&gt;29187879&lt;/accession-num&gt;&lt;urls&gt;&lt;/urls&gt;&lt;custom2&gt;PMC5706006&lt;/custom2&gt;&lt;electronic-resource-num&gt;10.7150/jca.21304&lt;/electronic-resource-num&gt;&lt;remote-database-provider&gt;NLM&lt;/remote-database-provider&gt;&lt;language&gt;eng&lt;/language&gt;&lt;/record&gt;&lt;/Cite&gt;&lt;/EndNote&gt;</w:instrTex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19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MIR22HG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Cancer prognosis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knockdow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b25nPC9BdXRob3I+PFllYXI+MjAxNzwvWWVhcj48UmVj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b25nPC9BdXRob3I+PFllYXI+MjAxNzwvWWVhcj48UmVj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20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IDH1-AS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Repressed by c-</w:t>
            </w: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Myc</w:t>
            </w:r>
            <w:proofErr w:type="spellEnd"/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knockdown, overexpressio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aWFuZzwvQXV0aG9yPjxZZWFyPjIwMTg8L1llYXI+PFJl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aWFuZzwvQXV0aG9yPjxZZWFyPjIwMTg8L1llYXI+PFJl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21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FOXD3-AS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Interaction with miR-150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 xml:space="preserve">Northern blot, knockdown, overexpression, </w:t>
            </w: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Western blot, Luciferase reporter assay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vPC9BdXRob3I+PFllYXI+MjAxODwvWWVhcj48UmVj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vPC9BdXRob3I+PFllYXI+MjAxODwvWWVhcj48UmVj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22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LINP1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Facilitates DNA damage repair through non-homologous end joining (NHEJ) pathway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–PCR, knockdown, RNA immunoprecipitation, western blot, Fluorescence in situ hybridizatio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18&lt;/Year&gt;&lt;RecNum&gt;323&lt;/RecNum&gt;&lt;DisplayText&gt;[23]&lt;/DisplayText&gt;&lt;record&gt;&lt;rec-number&gt;323&lt;/rec-number&gt;&lt;foreign-keys&gt;&lt;key app="EN" db-id="0x55wrxpa5aexeezpf8xvvft9zzxewxrz9ar" timestamp="1526030469"&gt;323&lt;/key&gt;&lt;/foreign-keys&gt;&lt;ref-type name="Journal Article"&gt;17&lt;/ref-type&gt;&lt;contributors&gt;&lt;authors&gt;&lt;author&gt;Wang, X.&lt;/author&gt;&lt;author&gt;Liu, H.&lt;/author&gt;&lt;author&gt;Shi, L.&lt;/author&gt;&lt;author&gt;Yu, X.&lt;/author&gt;&lt;author&gt;Gu, Y.&lt;/author&gt;&lt;author&gt;Sun, X.&lt;/author&gt;&lt;/authors&gt;&lt;/contributors&gt;&lt;auth-address&gt;a Department of Radiation Oncology , Sir Run Run Shaw Hospital, School of Medicine, Zhejiang University , Hangzhou , China.&amp;#xD;b Department of Pathology , Sir Run Run Shaw Hospital, School of Medicine, Zhejiang University , Hangzhou , China.&lt;/auth-address&gt;&lt;titles&gt;&lt;title&gt;LINP1 facilitates DNA damage repair through non-homologous end joining (NHEJ) pathway and subsequently decreases the sensitivity of cervical cancer cells to ionizing radiation&lt;/title&gt;&lt;secondary-title&gt;Cell Cycle&lt;/secondary-title&gt;&lt;alt-title&gt;Cell cycle (Georgetown, Tex.)&lt;/alt-title&gt;&lt;/titles&gt;&lt;periodical&gt;&lt;full-title&gt;Cell Cycle&lt;/full-title&gt;&lt;abbr-1&gt;Cell cycle (Georgetown, Tex.)&lt;/abbr-1&gt;&lt;/periodical&gt;&lt;alt-periodical&gt;&lt;full-title&gt;Cell Cycle&lt;/full-title&gt;&lt;abbr-1&gt;Cell cycle (Georgetown, Tex.)&lt;/abbr-1&gt;&lt;/alt-periodical&gt;&lt;pages&gt;439-447&lt;/pages&gt;&lt;volume&gt;17&lt;/volume&gt;&lt;number&gt;4&lt;/number&gt;&lt;edition&gt;2018/03/13&lt;/edition&gt;&lt;keywords&gt;&lt;keyword&gt;Linp1&lt;/keyword&gt;&lt;keyword&gt;cervical cancer&lt;/keyword&gt;&lt;keyword&gt;long non-coding RNA&lt;/keyword&gt;&lt;keyword&gt;radiation resistance&lt;/keyword&gt;&lt;keyword&gt;radiotherapy&lt;/keyword&gt;&lt;/keywords&gt;&lt;dates&gt;&lt;year&gt;2018&lt;/year&gt;&lt;/dates&gt;&lt;isbn&gt;1551-4005&lt;/isbn&gt;&lt;accession-num&gt;29527968&lt;/accession-num&gt;&lt;urls&gt;&lt;/urls&gt;&lt;custom2&gt;PMC5927633&lt;/custom2&gt;&lt;electronic-resource-num&gt;10.1080/15384101.2018.1442625&lt;/electronic-resource-num&gt;&lt;remote-database-provider&gt;NLM&lt;/remote-database-provider&gt;&lt;language&gt;eng&lt;/language&gt;&lt;/record&gt;&lt;/Cite&gt;&lt;/EndNote&gt;</w:instrTex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23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66293" w:rsidRPr="00B66293" w:rsidTr="00146A3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b w:val="0"/>
                <w:sz w:val="20"/>
                <w:szCs w:val="20"/>
              </w:rPr>
              <w:t>MIR222HG</w:t>
            </w:r>
          </w:p>
        </w:tc>
        <w:tc>
          <w:tcPr>
            <w:tcW w:w="1459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Association with the RNA-induced silencing complex</w:t>
            </w:r>
          </w:p>
        </w:tc>
        <w:tc>
          <w:tcPr>
            <w:tcW w:w="19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qRT</w:t>
            </w:r>
            <w:proofErr w:type="spellEnd"/>
            <w:r w:rsidRPr="00B66293">
              <w:rPr>
                <w:rFonts w:ascii="Times New Roman" w:hAnsi="Times New Roman" w:cs="Times New Roman"/>
                <w:sz w:val="20"/>
                <w:szCs w:val="20"/>
              </w:rPr>
              <w:t>-PCR, Dual-luciferase reporter assay, knockdown, overexpression</w:t>
            </w:r>
          </w:p>
        </w:tc>
        <w:tc>
          <w:tcPr>
            <w:tcW w:w="827" w:type="pct"/>
            <w:vAlign w:val="center"/>
          </w:tcPr>
          <w:p w:rsidR="00B66293" w:rsidRPr="00B66293" w:rsidRDefault="00B66293" w:rsidP="00146A38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dW48L0F1dGhvcj48WWVhcj4yMDE4PC9ZZWFyPjxSZWNO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dW48L0F1dGhvcj48WWVhcj4yMDE4PC9ZZWFyPjxSZWNO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</w:fldData>
              </w:fldCha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</w:r>
            <w:r w:rsidR="00146A3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46A38">
              <w:rPr>
                <w:rFonts w:ascii="Times New Roman" w:hAnsi="Times New Roman" w:cs="Times New Roman"/>
                <w:noProof/>
                <w:sz w:val="20"/>
                <w:szCs w:val="20"/>
              </w:rPr>
              <w:t>[24]</w:t>
            </w:r>
            <w:r w:rsidRPr="00B6629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:rsidR="0011671B" w:rsidRDefault="00B66293" w:rsidP="0011671B">
      <w:pPr>
        <w:pStyle w:val="RefHead"/>
        <w:rPr>
          <w:rFonts w:ascii="Times New Roman" w:hAnsi="Times New Roman"/>
          <w:sz w:val="21"/>
          <w:szCs w:val="21"/>
        </w:rPr>
      </w:pPr>
      <w:r w:rsidRPr="00B66293">
        <w:rPr>
          <w:rFonts w:ascii="Times New Roman" w:hAnsi="Times New Roman"/>
          <w:sz w:val="21"/>
          <w:szCs w:val="21"/>
        </w:rPr>
        <w:t>References</w:t>
      </w:r>
    </w:p>
    <w:p w:rsidR="00146A38" w:rsidRPr="00BC276F" w:rsidRDefault="000F074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4"/>
          <w:szCs w:val="24"/>
        </w:rPr>
        <w:fldChar w:fldCharType="begin"/>
      </w:r>
      <w:r w:rsidRPr="00BC276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C276F">
        <w:rPr>
          <w:rFonts w:ascii="Times New Roman" w:hAnsi="Times New Roman" w:cs="Times New Roman"/>
          <w:sz w:val="24"/>
          <w:szCs w:val="24"/>
        </w:rPr>
        <w:fldChar w:fldCharType="separate"/>
      </w:r>
      <w:r w:rsidR="00146A38" w:rsidRPr="00BC276F">
        <w:rPr>
          <w:rFonts w:ascii="Times New Roman" w:hAnsi="Times New Roman" w:cs="Times New Roman"/>
          <w:sz w:val="21"/>
          <w:szCs w:val="21"/>
        </w:rPr>
        <w:t>[1]</w:t>
      </w:r>
      <w:r w:rsidR="00146A38" w:rsidRPr="00BC276F">
        <w:rPr>
          <w:rFonts w:ascii="Times New Roman" w:hAnsi="Times New Roman" w:cs="Times New Roman"/>
          <w:sz w:val="21"/>
          <w:szCs w:val="21"/>
        </w:rPr>
        <w:tab/>
        <w:t>Kumegawa K, Maruyama R, Yamamoto E, et al. A genomic screen for long noncoding RNA genes epigenetically silenced by aberrant DNA methylation in colorectal cancer. Sci Rep. 2016;6:26699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2]</w:t>
      </w:r>
      <w:r w:rsidRPr="00BC276F">
        <w:rPr>
          <w:rFonts w:ascii="Times New Roman" w:hAnsi="Times New Roman" w:cs="Times New Roman"/>
          <w:sz w:val="21"/>
          <w:szCs w:val="21"/>
        </w:rPr>
        <w:tab/>
        <w:t>Misawa A, Takayama K, Urano T, et al. Androgen-induced long noncoding RNA (lncRNA) SOCS2-AS1 promotes cell growth and inhibits apoptosis in prostate cancer cells. J Biol Chem. 2016;291:17861-17880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3]</w:t>
      </w:r>
      <w:r w:rsidRPr="00BC276F">
        <w:rPr>
          <w:rFonts w:ascii="Times New Roman" w:hAnsi="Times New Roman" w:cs="Times New Roman"/>
          <w:sz w:val="21"/>
          <w:szCs w:val="21"/>
        </w:rPr>
        <w:tab/>
        <w:t>Li C, Zhou L, He J, et al. Increased long noncoding RNA SNHG20 predicts poor prognosis in colorectal cancer. BMC Cancer. 2016;16:655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4]</w:t>
      </w:r>
      <w:r w:rsidRPr="00BC276F">
        <w:rPr>
          <w:rFonts w:ascii="Times New Roman" w:hAnsi="Times New Roman" w:cs="Times New Roman"/>
          <w:sz w:val="21"/>
          <w:szCs w:val="21"/>
        </w:rPr>
        <w:tab/>
        <w:t>Zheng R, Yao Q, Ren C, et al. Upregulation of long noncoding RNA small nucleolar RNA host gene 18 promotes radioresistance of glioma by repressing semaphorin 5A. Int J Radiat Oncol Biol Phys. 2016;96:877-887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5]</w:t>
      </w:r>
      <w:r w:rsidRPr="00BC276F">
        <w:rPr>
          <w:rFonts w:ascii="Times New Roman" w:hAnsi="Times New Roman" w:cs="Times New Roman"/>
          <w:sz w:val="21"/>
          <w:szCs w:val="21"/>
        </w:rPr>
        <w:tab/>
        <w:t>Jain AK, Xi Y, McCarthy R, et al. LncPRESS1 is a p53-regulated lncRNA that safeguards pluripotency by disrupting SIRT6 mediated de-acetylation of histone H3K56. Mol Cell. 2016;64:967-981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6]</w:t>
      </w:r>
      <w:r w:rsidRPr="00BC276F">
        <w:rPr>
          <w:rFonts w:ascii="Times New Roman" w:hAnsi="Times New Roman" w:cs="Times New Roman"/>
          <w:sz w:val="21"/>
          <w:szCs w:val="21"/>
        </w:rPr>
        <w:tab/>
        <w:t xml:space="preserve">Chen X, Dong H, Liu S, et al. Long noncoding RNA MHENCR promotes melanoma progression via regulating miR-425/489-mediated PI3K-Akt pathway. </w:t>
      </w:r>
      <w:r w:rsidR="00EA71D7" w:rsidRPr="00EA71D7">
        <w:rPr>
          <w:rFonts w:ascii="Times New Roman" w:hAnsi="Times New Roman" w:cs="Times New Roman"/>
          <w:sz w:val="21"/>
          <w:szCs w:val="21"/>
        </w:rPr>
        <w:t>Am J Transl Res</w:t>
      </w:r>
      <w:r w:rsidRPr="00BC276F">
        <w:rPr>
          <w:rFonts w:ascii="Times New Roman" w:hAnsi="Times New Roman" w:cs="Times New Roman"/>
          <w:sz w:val="21"/>
          <w:szCs w:val="21"/>
        </w:rPr>
        <w:t>. 2017;9:90-102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7]</w:t>
      </w:r>
      <w:r w:rsidRPr="00BC276F">
        <w:rPr>
          <w:rFonts w:ascii="Times New Roman" w:hAnsi="Times New Roman" w:cs="Times New Roman"/>
          <w:sz w:val="21"/>
          <w:szCs w:val="21"/>
        </w:rPr>
        <w:tab/>
        <w:t xml:space="preserve">Liu SH, Zhu JW, Xu HH, et al. A novel antisense long non-coding RNA SATB2-AS1 </w:t>
      </w:r>
      <w:r w:rsidRPr="00BC276F">
        <w:rPr>
          <w:rFonts w:ascii="Times New Roman" w:hAnsi="Times New Roman" w:cs="Times New Roman"/>
          <w:sz w:val="21"/>
          <w:szCs w:val="21"/>
        </w:rPr>
        <w:lastRenderedPageBreak/>
        <w:t>overexpresses in osteosarcoma and increases cell proliferation and growth. Mol Cell Biochem. 2017;430:47-56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8]</w:t>
      </w:r>
      <w:r w:rsidRPr="00BC276F">
        <w:rPr>
          <w:rFonts w:ascii="Times New Roman" w:hAnsi="Times New Roman" w:cs="Times New Roman"/>
          <w:sz w:val="21"/>
          <w:szCs w:val="21"/>
        </w:rPr>
        <w:tab/>
        <w:t xml:space="preserve">Shin CH, Ryu S, Kim HH. hnRNPK-regulated PTOV1-AS1 modulates heme oxygenase-1 expression via miR-1207-5p. BMB </w:t>
      </w:r>
      <w:r w:rsidR="00EA71D7">
        <w:rPr>
          <w:rFonts w:ascii="Times New Roman" w:hAnsi="Times New Roman" w:cs="Times New Roman"/>
          <w:sz w:val="21"/>
          <w:szCs w:val="21"/>
        </w:rPr>
        <w:t>R</w:t>
      </w:r>
      <w:r w:rsidRPr="00BC276F">
        <w:rPr>
          <w:rFonts w:ascii="Times New Roman" w:hAnsi="Times New Roman" w:cs="Times New Roman"/>
          <w:sz w:val="21"/>
          <w:szCs w:val="21"/>
        </w:rPr>
        <w:t>ep. 2017;50:220-225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9]</w:t>
      </w:r>
      <w:r w:rsidRPr="00BC276F">
        <w:rPr>
          <w:rFonts w:ascii="Times New Roman" w:hAnsi="Times New Roman" w:cs="Times New Roman"/>
          <w:sz w:val="21"/>
          <w:szCs w:val="21"/>
        </w:rPr>
        <w:tab/>
        <w:t>Tang J, Xie Y, Xu X, et al. Bidirectional transcription of Linc00441 and RB1 via H3K27 modification-dependent way promotes hepatocellular carcinoma. Cell Death Dis. 2017;8:e2675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10]</w:t>
      </w:r>
      <w:r w:rsidRPr="00BC276F">
        <w:rPr>
          <w:rFonts w:ascii="Times New Roman" w:hAnsi="Times New Roman" w:cs="Times New Roman"/>
          <w:sz w:val="21"/>
          <w:szCs w:val="21"/>
        </w:rPr>
        <w:tab/>
        <w:t>Chung IH, Lu PH, Lin YH, et al. The long non-coding RNA LINC01013 enhances invasion of human anaplastic large-cell lymphoma. Sci Rep. 2017;7:295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11]</w:t>
      </w:r>
      <w:r w:rsidRPr="00BC276F">
        <w:rPr>
          <w:rFonts w:ascii="Times New Roman" w:hAnsi="Times New Roman" w:cs="Times New Roman"/>
          <w:sz w:val="21"/>
          <w:szCs w:val="21"/>
        </w:rPr>
        <w:tab/>
        <w:t>Xu Y, Zheng Y, Liu H, et al. Modulation of IGF2BP1 by long non-coding RNA HCG11 suppresses apoptosis of hepatocellular carcinoma cells via MAPK signaling transduction. Int J Oncol. 2017;51:791-800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12]</w:t>
      </w:r>
      <w:r w:rsidRPr="00BC276F">
        <w:rPr>
          <w:rFonts w:ascii="Times New Roman" w:hAnsi="Times New Roman" w:cs="Times New Roman"/>
          <w:sz w:val="21"/>
          <w:szCs w:val="21"/>
        </w:rPr>
        <w:tab/>
        <w:t>Huang GW, Zhang YL, Liao LD, et al. Natural antisense transcript TPM1-AS regulates the alternative splicing of tropomyosin I through an interaction with RNA-binding motif protein 4. Int J Biochem Cell Biol. 2017;90:59-67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13]</w:t>
      </w:r>
      <w:r w:rsidRPr="00BC276F">
        <w:rPr>
          <w:rFonts w:ascii="Times New Roman" w:hAnsi="Times New Roman" w:cs="Times New Roman"/>
          <w:sz w:val="21"/>
          <w:szCs w:val="21"/>
        </w:rPr>
        <w:tab/>
        <w:t>Zhou B, Yuan W, Li X. Long intergenic noncoding RNA 319 (linc00319) promotes cell proliferation and invasion in lung cancer cells by directly downregulating the tumor suppressor MiR-32. Oncol Res. 2017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14]</w:t>
      </w:r>
      <w:r w:rsidRPr="00BC276F">
        <w:rPr>
          <w:rFonts w:ascii="Times New Roman" w:hAnsi="Times New Roman" w:cs="Times New Roman"/>
          <w:sz w:val="21"/>
          <w:szCs w:val="21"/>
        </w:rPr>
        <w:tab/>
        <w:t>Lu X, Huang C, He X, et al. A novel long non-coding RNA, SOX21-AS1, indicates a poor prognosis and promotes lung adenocarcinoma proliferation. Cell Physiol Biochem. 2017;42:1857-1869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15]</w:t>
      </w:r>
      <w:r w:rsidRPr="00BC276F">
        <w:rPr>
          <w:rFonts w:ascii="Times New Roman" w:hAnsi="Times New Roman" w:cs="Times New Roman"/>
          <w:sz w:val="21"/>
          <w:szCs w:val="21"/>
        </w:rPr>
        <w:tab/>
        <w:t>Chen X, Jiang C, Qin B, et al. LncRNA ZNF503-AS1 promotes RPE differentiation by downregulating ZNF503 expression. Cell Death Dis. 2017;8:e3046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16]</w:t>
      </w:r>
      <w:r w:rsidRPr="00BC276F">
        <w:rPr>
          <w:rFonts w:ascii="Times New Roman" w:hAnsi="Times New Roman" w:cs="Times New Roman"/>
          <w:sz w:val="21"/>
          <w:szCs w:val="21"/>
        </w:rPr>
        <w:tab/>
        <w:t>Wang Y, Zhou J, Xu YJ, et al. Long non-coding RNA LINC00968 acts as oncogene in NSCLC by activating the Wnt signaling pathway. J Cell Physiol. 2018;233:3397-3406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17]</w:t>
      </w:r>
      <w:r w:rsidRPr="00BC276F">
        <w:rPr>
          <w:rFonts w:ascii="Times New Roman" w:hAnsi="Times New Roman" w:cs="Times New Roman"/>
          <w:sz w:val="21"/>
          <w:szCs w:val="21"/>
        </w:rPr>
        <w:tab/>
        <w:t xml:space="preserve">Ma Z, Gu S, Song M, et al. Long non-coding RNA SNHG17 is an unfavourable prognostic factor and promotes cell proliferation by epigenetically silencing P57 in colorectal cancer. </w:t>
      </w:r>
      <w:r w:rsidR="00EA71D7" w:rsidRPr="00EA71D7">
        <w:rPr>
          <w:rFonts w:ascii="Times New Roman" w:hAnsi="Times New Roman" w:cs="Times New Roman"/>
          <w:sz w:val="21"/>
          <w:szCs w:val="21"/>
        </w:rPr>
        <w:t>Mol Biosyst</w:t>
      </w:r>
      <w:r w:rsidRPr="00BC276F">
        <w:rPr>
          <w:rFonts w:ascii="Times New Roman" w:hAnsi="Times New Roman" w:cs="Times New Roman"/>
          <w:sz w:val="21"/>
          <w:szCs w:val="21"/>
        </w:rPr>
        <w:t>. 2017;13:2350-2361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18]</w:t>
      </w:r>
      <w:r w:rsidRPr="00BC276F">
        <w:rPr>
          <w:rFonts w:ascii="Times New Roman" w:hAnsi="Times New Roman" w:cs="Times New Roman"/>
          <w:sz w:val="21"/>
          <w:szCs w:val="21"/>
        </w:rPr>
        <w:tab/>
        <w:t>Lu Y, Liu X, Xie M, et al. The NF-κB-responsive long noncoding RNA FIRRE regulates posttranscriptional regulation of inflammatory gene expression through interacting with hnRNPU. J Immunol. 2017;199:3571-3582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19]</w:t>
      </w:r>
      <w:r w:rsidRPr="00BC276F">
        <w:rPr>
          <w:rFonts w:ascii="Times New Roman" w:hAnsi="Times New Roman" w:cs="Times New Roman"/>
          <w:sz w:val="21"/>
          <w:szCs w:val="21"/>
        </w:rPr>
        <w:tab/>
        <w:t>Wu S, Liu J, Wang X, et al. Aberrant expression of the long non-coding RNA GHRLOS and its prognostic significance in patients with colorectal cancer. J Cancer. 2017;8:4040-4047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20]</w:t>
      </w:r>
      <w:r w:rsidRPr="00BC276F">
        <w:rPr>
          <w:rFonts w:ascii="Times New Roman" w:hAnsi="Times New Roman" w:cs="Times New Roman"/>
          <w:sz w:val="21"/>
          <w:szCs w:val="21"/>
        </w:rPr>
        <w:tab/>
        <w:t>Dong Y, Yan W, Zhang SL, et al. Prognostic values of long non-coding RNA MIR22HG for patients with hepatocellular carcinoma after hepatectomy. Oncotarget. 2017;8:114041-114049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21]</w:t>
      </w:r>
      <w:r w:rsidRPr="00BC276F">
        <w:rPr>
          <w:rFonts w:ascii="Times New Roman" w:hAnsi="Times New Roman" w:cs="Times New Roman"/>
          <w:sz w:val="21"/>
          <w:szCs w:val="21"/>
        </w:rPr>
        <w:tab/>
        <w:t>Xiang S, Gu H, Jin L, et al. LncRNA IDH1-AS1 links the functions of c-Myc and HIF1alpha via IDH1 to regulate the Warburg effect. Proc Natl Acad Sci U S A. 2018;115:E1465-</w:t>
      </w:r>
      <w:r w:rsidR="00EA71D7">
        <w:rPr>
          <w:rFonts w:ascii="Times New Roman" w:hAnsi="Times New Roman" w:cs="Times New Roman"/>
          <w:sz w:val="21"/>
          <w:szCs w:val="21"/>
        </w:rPr>
        <w:t>E</w:t>
      </w:r>
      <w:r w:rsidRPr="00BC276F">
        <w:rPr>
          <w:rFonts w:ascii="Times New Roman" w:hAnsi="Times New Roman" w:cs="Times New Roman"/>
          <w:sz w:val="21"/>
          <w:szCs w:val="21"/>
        </w:rPr>
        <w:t>1474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22]</w:t>
      </w:r>
      <w:r w:rsidRPr="00BC276F">
        <w:rPr>
          <w:rFonts w:ascii="Times New Roman" w:hAnsi="Times New Roman" w:cs="Times New Roman"/>
          <w:sz w:val="21"/>
          <w:szCs w:val="21"/>
        </w:rPr>
        <w:tab/>
        <w:t>Zhao X, Li D, Huang D, et al. Risk-associated long noncoding RNA FOXD3-AS1 inhibits neuroblastoma progression by repressing PARP1-mediated activation of CTCF. Mol Ther. 2018;26:755-773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BC276F">
        <w:rPr>
          <w:rFonts w:ascii="Times New Roman" w:hAnsi="Times New Roman" w:cs="Times New Roman"/>
          <w:sz w:val="21"/>
          <w:szCs w:val="21"/>
        </w:rPr>
        <w:t>[23]</w:t>
      </w:r>
      <w:r w:rsidRPr="00BC276F">
        <w:rPr>
          <w:rFonts w:ascii="Times New Roman" w:hAnsi="Times New Roman" w:cs="Times New Roman"/>
          <w:sz w:val="21"/>
          <w:szCs w:val="21"/>
        </w:rPr>
        <w:tab/>
        <w:t>Wang X, Liu H, Shi L, et al. LINP1 facilitates DNA damage repair through non-</w:t>
      </w:r>
      <w:r w:rsidRPr="00BC276F">
        <w:rPr>
          <w:rFonts w:ascii="Times New Roman" w:hAnsi="Times New Roman" w:cs="Times New Roman"/>
          <w:sz w:val="21"/>
          <w:szCs w:val="21"/>
        </w:rPr>
        <w:lastRenderedPageBreak/>
        <w:t>homologous end joining (NHEJ) pathway and subsequently decreases the sensitivity of cervical cancer cells to ionizing radiation. Cell cycle. 2018;17:439-447.</w:t>
      </w:r>
    </w:p>
    <w:p w:rsidR="00146A38" w:rsidRPr="00BC276F" w:rsidRDefault="00146A38" w:rsidP="00146A38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C276F">
        <w:rPr>
          <w:rFonts w:ascii="Times New Roman" w:hAnsi="Times New Roman" w:cs="Times New Roman"/>
          <w:sz w:val="21"/>
          <w:szCs w:val="21"/>
        </w:rPr>
        <w:t>[24]</w:t>
      </w:r>
      <w:r w:rsidRPr="00BC276F">
        <w:rPr>
          <w:rFonts w:ascii="Times New Roman" w:hAnsi="Times New Roman" w:cs="Times New Roman"/>
          <w:sz w:val="21"/>
          <w:szCs w:val="21"/>
        </w:rPr>
        <w:tab/>
        <w:t>Sun T, Du SY, Armenia J, et al. Expression of lncRNA MIR222HG co-transcribed from the miR-221/222 gene promoter facilitates the development of castration-resistant prostate cancer. Oncogenesis. 2018;7:30.</w:t>
      </w:r>
    </w:p>
    <w:p w:rsidR="000F0748" w:rsidRDefault="000F0748" w:rsidP="000F0748">
      <w:pPr>
        <w:pStyle w:val="EndNoteBibliography"/>
        <w:rPr>
          <w:rFonts w:ascii="Times New Roman" w:hAnsi="Times New Roman" w:cs="Times New Roman"/>
          <w:sz w:val="40"/>
          <w:szCs w:val="30"/>
        </w:rPr>
      </w:pPr>
      <w:r w:rsidRPr="00BC276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F074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9614A" w:rsidRDefault="0039614A" w:rsidP="000A51B5">
      <w:r>
        <w:separator/>
      </w:r>
    </w:p>
  </w:endnote>
  <w:endnote w:type="continuationSeparator" w:id="0">
    <w:p w:rsidR="0039614A" w:rsidRDefault="0039614A" w:rsidP="000A51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9614A" w:rsidRDefault="0039614A" w:rsidP="000A51B5">
      <w:r>
        <w:separator/>
      </w:r>
    </w:p>
  </w:footnote>
  <w:footnote w:type="continuationSeparator" w:id="0">
    <w:p w:rsidR="0039614A" w:rsidRDefault="0039614A" w:rsidP="000A51B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TF-Standard NLM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70558"/>
    <w:rsid w:val="000237E7"/>
    <w:rsid w:val="00064BDF"/>
    <w:rsid w:val="000A51B5"/>
    <w:rsid w:val="000F0748"/>
    <w:rsid w:val="0011671B"/>
    <w:rsid w:val="00146A38"/>
    <w:rsid w:val="00226BBD"/>
    <w:rsid w:val="002A5482"/>
    <w:rsid w:val="0039614A"/>
    <w:rsid w:val="004C0049"/>
    <w:rsid w:val="004C418E"/>
    <w:rsid w:val="005856CA"/>
    <w:rsid w:val="005C56CA"/>
    <w:rsid w:val="006D46B7"/>
    <w:rsid w:val="00770558"/>
    <w:rsid w:val="008D3142"/>
    <w:rsid w:val="008E36CA"/>
    <w:rsid w:val="00A761AD"/>
    <w:rsid w:val="00B66293"/>
    <w:rsid w:val="00B75515"/>
    <w:rsid w:val="00BC276F"/>
    <w:rsid w:val="00EA71D7"/>
    <w:rsid w:val="00EE78AB"/>
    <w:rsid w:val="00F303F6"/>
    <w:rsid w:val="00F754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80EEFB"/>
  <w15:chartTrackingRefBased/>
  <w15:docId w15:val="{7F58999F-EF83-4358-8E72-2F09D5C5F2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21">
    <w:name w:val="无格式表格 21"/>
    <w:basedOn w:val="TableNormal"/>
    <w:next w:val="PlainTable2"/>
    <w:uiPriority w:val="42"/>
    <w:rsid w:val="00B66293"/>
    <w:rPr>
      <w:kern w:val="0"/>
      <w:sz w:val="22"/>
      <w:lang w:val="en-AU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2">
    <w:name w:val="Plain Table 2"/>
    <w:basedOn w:val="TableNormal"/>
    <w:uiPriority w:val="42"/>
    <w:rsid w:val="00B66293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RefHead">
    <w:name w:val="Ref Head"/>
    <w:basedOn w:val="Normal"/>
    <w:rsid w:val="00B66293"/>
    <w:pPr>
      <w:widowControl/>
      <w:spacing w:before="360" w:after="50" w:line="240" w:lineRule="exact"/>
      <w:jc w:val="left"/>
      <w:outlineLvl w:val="0"/>
    </w:pPr>
    <w:rPr>
      <w:rFonts w:ascii="Helvetica" w:hAnsi="Helvetica" w:cs="Times New Roman"/>
      <w:b/>
      <w:kern w:val="0"/>
      <w:sz w:val="20"/>
      <w:szCs w:val="20"/>
      <w:lang w:eastAsia="en-US"/>
    </w:rPr>
  </w:style>
  <w:style w:type="paragraph" w:customStyle="1" w:styleId="EndNoteBibliographyTitle">
    <w:name w:val="EndNote Bibliography Title"/>
    <w:basedOn w:val="Normal"/>
    <w:link w:val="EndNoteBibliographyTitle0"/>
    <w:rsid w:val="0011671B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11671B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11671B"/>
    <w:pPr>
      <w:jc w:val="left"/>
    </w:pPr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11671B"/>
    <w:rPr>
      <w:rFonts w:ascii="Calibri" w:hAnsi="Calibri" w:cs="Calibri"/>
      <w:noProof/>
      <w:sz w:val="20"/>
    </w:rPr>
  </w:style>
  <w:style w:type="paragraph" w:styleId="Header">
    <w:name w:val="header"/>
    <w:basedOn w:val="Normal"/>
    <w:link w:val="HeaderChar"/>
    <w:uiPriority w:val="99"/>
    <w:unhideWhenUsed/>
    <w:rsid w:val="000A51B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A51B5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A51B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A51B5"/>
    <w:rPr>
      <w:sz w:val="18"/>
      <w:szCs w:val="18"/>
    </w:rPr>
  </w:style>
  <w:style w:type="paragraph" w:customStyle="1" w:styleId="Authornames">
    <w:name w:val="Author names"/>
    <w:basedOn w:val="Normal"/>
    <w:next w:val="Normal"/>
    <w:qFormat/>
    <w:rsid w:val="00EE78AB"/>
    <w:pPr>
      <w:widowControl/>
      <w:spacing w:before="240" w:line="360" w:lineRule="auto"/>
      <w:jc w:val="left"/>
    </w:pPr>
    <w:rPr>
      <w:rFonts w:ascii="Times New Roman" w:hAnsi="Times New Roman" w:cs="Times New Roman"/>
      <w:kern w:val="0"/>
      <w:sz w:val="28"/>
      <w:szCs w:val="24"/>
      <w:lang w:val="en-GB" w:eastAsia="en-GB"/>
    </w:rPr>
  </w:style>
  <w:style w:type="paragraph" w:customStyle="1" w:styleId="Correspondencedetails">
    <w:name w:val="Correspondence details"/>
    <w:basedOn w:val="Normal"/>
    <w:qFormat/>
    <w:rsid w:val="00EE78AB"/>
    <w:pPr>
      <w:widowControl/>
      <w:spacing w:before="240" w:line="360" w:lineRule="auto"/>
      <w:jc w:val="left"/>
    </w:pPr>
    <w:rPr>
      <w:rFonts w:ascii="Times New Roman" w:hAnsi="Times New Roman" w:cs="Times New Roman"/>
      <w:kern w:val="0"/>
      <w:sz w:val="24"/>
      <w:szCs w:val="24"/>
      <w:lang w:val="en-GB" w:eastAsia="en-GB"/>
    </w:rPr>
  </w:style>
  <w:style w:type="character" w:styleId="Hyperlink">
    <w:name w:val="Hyperlink"/>
    <w:basedOn w:val="DefaultParagraphFont"/>
    <w:unhideWhenUsed/>
    <w:rsid w:val="00EE78A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mailto:jhw25336@126.com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yaoqi.zhou@griffith.edu.au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6</Pages>
  <Words>2971</Words>
  <Characters>16730</Characters>
  <Application>Microsoft Office Word</Application>
  <DocSecurity>0</DocSecurity>
  <Lines>363</Lines>
  <Paragraphs>132</Paragraphs>
  <ScaleCrop>false</ScaleCrop>
  <Company/>
  <LinksUpToDate>false</LinksUpToDate>
  <CharactersWithSpaces>195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Yaoqi Zhou</cp:lastModifiedBy>
  <cp:revision>19</cp:revision>
  <dcterms:created xsi:type="dcterms:W3CDTF">2018-06-20T02:48:00Z</dcterms:created>
  <dcterms:modified xsi:type="dcterms:W3CDTF">2018-11-08T07:29:00Z</dcterms:modified>
</cp:coreProperties>
</file>